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EC6141" w14:textId="65DC0470" w:rsidR="00380415" w:rsidRDefault="00380415" w:rsidP="00380415">
      <w:pPr>
        <w:rPr>
          <w:lang w:val="es-ES"/>
        </w:rPr>
      </w:pPr>
      <w:r>
        <w:rPr>
          <w:lang w:val="es-ES"/>
        </w:rPr>
        <w:t>d</w:t>
      </w:r>
      <w:r>
        <w:rPr>
          <w:lang w:val="es-ES"/>
        </w:rPr>
        <w:fldChar w:fldCharType="begin" w:fldLock="1"/>
      </w:r>
      <w:r>
        <w:rPr>
          <w:lang w:val="es-ES"/>
        </w:rPr>
        <w:instrText>ADDIN CSL_CITATION {"citationItems":[{"id":"ITEM-1","itemData":{"ISBN":"9780495108245","abstract":"Description based upon print version of record.","author":[{"dropping-particle":"","family":"Zill","given":"Dennis","non-dropping-particle":"","parse-names":false,"suffix":""}],"container-title":"Cengage Learning Editores S.A. de C.V","edition":"Novena edi","id":"ITEM-1","issued":{"date-parts":[["2009"]]},"number-of-pages":"433","title":"Ecuaciones diferenciales con aplicaciones de modelado.","type":"book"},"uris":["http://www.mendeley.com/documents/?uuid=84183806-a423-48dd-85ba-6dbc01f67df5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380415">
        <w:rPr>
          <w:noProof/>
          <w:lang w:val="es-ES"/>
        </w:rPr>
        <w:t>[1]</w:t>
      </w:r>
      <w:r>
        <w:rPr>
          <w:lang w:val="es-ES"/>
        </w:rPr>
        <w:fldChar w:fldCharType="end"/>
      </w:r>
    </w:p>
    <w:p w14:paraId="33A249B4" w14:textId="1B41107A" w:rsidR="00380415" w:rsidRPr="00380415" w:rsidRDefault="00380415" w:rsidP="0038041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rPr>
          <w:lang w:val="es-ES"/>
        </w:rPr>
        <w:fldChar w:fldCharType="begin" w:fldLock="1"/>
      </w:r>
      <w:r>
        <w:rPr>
          <w:lang w:val="es-ES"/>
        </w:rPr>
        <w:instrText xml:space="preserve">ADDIN Mendeley Bibliography CSL_BIBLIOGRAPHY </w:instrText>
      </w:r>
      <w:r>
        <w:rPr>
          <w:lang w:val="es-ES"/>
        </w:rPr>
        <w:fldChar w:fldCharType="separate"/>
      </w:r>
      <w:r w:rsidRPr="00380415">
        <w:rPr>
          <w:rFonts w:ascii="Calibri" w:hAnsi="Calibri" w:cs="Calibri"/>
          <w:noProof/>
          <w:szCs w:val="24"/>
        </w:rPr>
        <w:t>[1]</w:t>
      </w:r>
      <w:r w:rsidRPr="00380415">
        <w:rPr>
          <w:rFonts w:ascii="Calibri" w:hAnsi="Calibri" w:cs="Calibri"/>
          <w:noProof/>
          <w:szCs w:val="24"/>
        </w:rPr>
        <w:tab/>
        <w:t xml:space="preserve">D. Zill, </w:t>
      </w:r>
      <w:r w:rsidRPr="00380415">
        <w:rPr>
          <w:rFonts w:ascii="Calibri" w:hAnsi="Calibri" w:cs="Calibri"/>
          <w:i/>
          <w:iCs/>
          <w:noProof/>
          <w:szCs w:val="24"/>
        </w:rPr>
        <w:t>Ecuaciones diferenciales con aplicaciones de modelado.</w:t>
      </w:r>
      <w:r w:rsidRPr="00380415">
        <w:rPr>
          <w:rFonts w:ascii="Calibri" w:hAnsi="Calibri" w:cs="Calibri"/>
          <w:noProof/>
          <w:szCs w:val="24"/>
        </w:rPr>
        <w:t>, Novena edi. 2009.</w:t>
      </w:r>
    </w:p>
    <w:p w14:paraId="41FEFCE4" w14:textId="43D9F2B6" w:rsidR="00380415" w:rsidRPr="00380415" w:rsidRDefault="00380415" w:rsidP="00380415">
      <w:pPr>
        <w:rPr>
          <w:lang w:val="es-ES"/>
        </w:rPr>
      </w:pPr>
      <w:r>
        <w:rPr>
          <w:lang w:val="es-ES"/>
        </w:rPr>
        <w:fldChar w:fldCharType="end"/>
      </w:r>
    </w:p>
    <w:p w14:paraId="735AB5FF" w14:textId="36426338" w:rsidR="00380415" w:rsidRPr="00380415" w:rsidRDefault="00380415">
      <w:pPr>
        <w:rPr>
          <w:lang w:val="es-ES"/>
        </w:rPr>
      </w:pPr>
    </w:p>
    <w:sectPr w:rsidR="00380415" w:rsidRPr="00380415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80415"/>
    <w:rsid w:val="00235BA4"/>
    <w:rsid w:val="00380415"/>
    <w:rsid w:val="007A3868"/>
    <w:rsid w:val="00D94C10"/>
    <w:rsid w:val="00E25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CA50A5"/>
  <w15:chartTrackingRefBased/>
  <w15:docId w15:val="{950DFA87-7783-495B-834F-2888855CE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A8E3FB-FAE9-44B1-BEBC-78962D946B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9</TotalTime>
  <Pages>1</Pages>
  <Words>149</Words>
  <Characters>825</Characters>
  <Application>Microsoft Office Word</Application>
  <DocSecurity>0</DocSecurity>
  <Lines>6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ricio Rios Hernández</dc:creator>
  <cp:keywords/>
  <dc:description/>
  <cp:lastModifiedBy>Mauricio Rios Hernández</cp:lastModifiedBy>
  <cp:revision>1</cp:revision>
  <dcterms:created xsi:type="dcterms:W3CDTF">2021-03-26T15:55:00Z</dcterms:created>
  <dcterms:modified xsi:type="dcterms:W3CDTF">2021-03-27T04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11bd070-971f-39bc-a5ae-eae56da9e989</vt:lpwstr>
  </property>
  <property fmtid="{D5CDD505-2E9C-101B-9397-08002B2CF9AE}" pid="24" name="Mendeley Citation Style_1">
    <vt:lpwstr>http://www.zotero.org/styles/ieee</vt:lpwstr>
  </property>
</Properties>
</file>